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C24AE" w14:textId="77777777" w:rsidR="0087434A" w:rsidRPr="0087434A" w:rsidRDefault="0087434A" w:rsidP="0087434A">
      <w:pPr>
        <w:jc w:val="center"/>
        <w:rPr>
          <w:rFonts w:cstheme="minorHAnsi"/>
          <w:b/>
        </w:rPr>
      </w:pPr>
      <w:r w:rsidRPr="0087434A">
        <w:rPr>
          <w:rFonts w:cstheme="minorHAnsi"/>
          <w:b/>
        </w:rPr>
        <w:t>Number and Timing of Ambulatory Blood Pressure Monitoring Measurements</w:t>
      </w:r>
    </w:p>
    <w:p w14:paraId="1F37EB79" w14:textId="77777777" w:rsidR="0087434A" w:rsidRPr="0087434A" w:rsidRDefault="0087434A" w:rsidP="0087434A">
      <w:pPr>
        <w:jc w:val="center"/>
        <w:rPr>
          <w:rFonts w:cstheme="minorHAnsi"/>
          <w:b/>
        </w:rPr>
      </w:pPr>
    </w:p>
    <w:p w14:paraId="3F5146A4"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2C0FD892"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6F42E74"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10A71B0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75C5350F"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299165E7"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49FF26A9"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5C7AEFC5" w14:textId="77777777" w:rsidR="0087434A" w:rsidRPr="0087434A" w:rsidRDefault="0087434A" w:rsidP="0087434A">
      <w:pPr>
        <w:spacing w:after="0" w:line="240" w:lineRule="auto"/>
        <w:ind w:left="360"/>
        <w:rPr>
          <w:rFonts w:cstheme="minorHAnsi"/>
        </w:rPr>
      </w:pPr>
    </w:p>
    <w:p w14:paraId="734D3241"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738DD1B5"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22B314C0"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B2FD74D" w14:textId="77777777" w:rsidR="0087434A" w:rsidRPr="0087434A" w:rsidRDefault="0087434A" w:rsidP="0087434A">
      <w:pPr>
        <w:rPr>
          <w:rFonts w:cstheme="minorHAnsi"/>
        </w:rPr>
      </w:pPr>
    </w:p>
    <w:p w14:paraId="05637EBE"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00F9CC3A"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w:t>
      </w:r>
      <w:proofErr w:type="spellStart"/>
      <w:r w:rsidRPr="00E02174">
        <w:rPr>
          <w:rFonts w:cstheme="minorHAnsi"/>
          <w:bCs/>
        </w:rPr>
        <w:t>Respironics</w:t>
      </w:r>
      <w:proofErr w:type="spellEnd"/>
      <w:r w:rsidRPr="00E02174">
        <w:rPr>
          <w:rFonts w:cstheme="minorHAnsi"/>
          <w:bCs/>
        </w:rPr>
        <w:t>,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65290A0E"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for JHS and CARDIA participants in the current study was 24 (22 - 27) </w:t>
      </w:r>
      <w:bookmarkStart w:id="0" w:name="_GoBack"/>
      <w:bookmarkEnd w:id="0"/>
      <w:r w:rsidRPr="00E02174">
        <w:rPr>
          <w:rFonts w:cstheme="minorHAnsi"/>
        </w:rPr>
        <w:t>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pgMar w:top="1440" w:right="1440" w:bottom="1440" w:left="1440" w:header="720" w:footer="720" w:gutter="0"/>
          <w:cols w:space="720"/>
          <w:docGrid w:linePitch="360"/>
          <w:type xmlns:w="http://schemas.openxmlformats.org/wordprocessingml/2006/main" w:val="continuous"/>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1.02,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1.13,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8,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24,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90,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3, 1.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1.0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6,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13, 1.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3,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4, 1.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2,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4,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5,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9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6,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1.12, 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7,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4,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0,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3,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01,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5,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1.02,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7,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89,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1.15, 1.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 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4008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35"/>
                    <a:srcRect/>
                    <a:stretch>
                      <a:fillRect/>
                    </a:stretch>
                  </pic:blipFill>
                  <pic:spPr bwMode="auto">
                    <a:xfrm>
                      <a:off x="0" y="0"/>
                      <a:ext cx="76200" cy="889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36"/>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7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0,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7,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9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1.15,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86,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2,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23,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30, 1.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08,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14,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1.19,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70,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2,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7,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83,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8,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8,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2, 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10,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5,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84, 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1.22, 1.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1.01,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69, 1.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8, 1.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85,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5, 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1.09,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0, 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1.12, 1.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multiplied by 100) for the 6 blood pressure sampling variations with highest overall Kappa statistics among those that measured time in hours since midnight.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37"/>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sectPr w:rsidR="00D147E7">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4FA69" w14:textId="77777777" w:rsidR="00787FE8" w:rsidRDefault="00787FE8" w:rsidP="00E17565">
      <w:pPr>
        <w:spacing w:after="0" w:line="240" w:lineRule="auto"/>
      </w:pPr>
      <w:r>
        <w:separator/>
      </w:r>
    </w:p>
  </w:endnote>
  <w:endnote w:type="continuationSeparator" w:id="0">
    <w:p w14:paraId="388807A6" w14:textId="77777777" w:rsidR="00787FE8" w:rsidRDefault="00787FE8"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098E727B" w:rsidR="002E5EED" w:rsidRDefault="002E5EED">
        <w:pPr>
          <w:pStyle w:val="Footer"/>
        </w:pPr>
        <w:r>
          <w:fldChar w:fldCharType="begin"/>
        </w:r>
        <w:r>
          <w:instrText xml:space="preserve"> PAGE   \* MERGEFORMAT </w:instrText>
        </w:r>
        <w:r>
          <w:fldChar w:fldCharType="separate"/>
        </w:r>
        <w:r w:rsidR="00FC0661">
          <w:rPr>
            <w:noProof/>
          </w:rPr>
          <w:t>13</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2FD21" w14:textId="77777777" w:rsidR="00787FE8" w:rsidRDefault="00787FE8" w:rsidP="00E17565">
      <w:pPr>
        <w:spacing w:after="0" w:line="240" w:lineRule="auto"/>
      </w:pPr>
      <w:r>
        <w:separator/>
      </w:r>
    </w:p>
  </w:footnote>
  <w:footnote w:type="continuationSeparator" w:id="0">
    <w:p w14:paraId="62D2C0A2" w14:textId="77777777" w:rsidR="00787FE8" w:rsidRDefault="00787FE8"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B3ACD"/>
    <w:rsid w:val="001E1D5D"/>
    <w:rsid w:val="001E5BE4"/>
    <w:rsid w:val="001E762D"/>
    <w:rsid w:val="001F14A8"/>
    <w:rsid w:val="001F298F"/>
    <w:rsid w:val="00243FD8"/>
    <w:rsid w:val="00272C34"/>
    <w:rsid w:val="00285655"/>
    <w:rsid w:val="002A3210"/>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0005"/>
    <w:rsid w:val="005B1E84"/>
    <w:rsid w:val="005B420C"/>
    <w:rsid w:val="005C07AC"/>
    <w:rsid w:val="005C2D1C"/>
    <w:rsid w:val="005D3354"/>
    <w:rsid w:val="005F60D0"/>
    <w:rsid w:val="005F7739"/>
    <w:rsid w:val="00611F4E"/>
    <w:rsid w:val="00651F86"/>
    <w:rsid w:val="0065273E"/>
    <w:rsid w:val="00654B4A"/>
    <w:rsid w:val="00691D92"/>
    <w:rsid w:val="006D52E0"/>
    <w:rsid w:val="006E4B2A"/>
    <w:rsid w:val="006F70BC"/>
    <w:rsid w:val="00705D78"/>
    <w:rsid w:val="00735F00"/>
    <w:rsid w:val="00787FE8"/>
    <w:rsid w:val="007920D4"/>
    <w:rsid w:val="007A75DA"/>
    <w:rsid w:val="007B51DC"/>
    <w:rsid w:val="007D07BD"/>
    <w:rsid w:val="007E096C"/>
    <w:rsid w:val="008005CD"/>
    <w:rsid w:val="00831763"/>
    <w:rsid w:val="00832B9A"/>
    <w:rsid w:val="0086555F"/>
    <w:rsid w:val="0087434A"/>
    <w:rsid w:val="00894DC5"/>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D6781"/>
    <w:rsid w:val="009E43B1"/>
    <w:rsid w:val="00A0047D"/>
    <w:rsid w:val="00A05465"/>
    <w:rsid w:val="00A05A54"/>
    <w:rsid w:val="00A323BE"/>
    <w:rsid w:val="00A42508"/>
    <w:rsid w:val="00A5001A"/>
    <w:rsid w:val="00A61946"/>
    <w:rsid w:val="00A67C4B"/>
    <w:rsid w:val="00A7101D"/>
    <w:rsid w:val="00A73AC3"/>
    <w:rsid w:val="00A774A3"/>
    <w:rsid w:val="00A80898"/>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85E90"/>
    <w:rsid w:val="00D97E99"/>
    <w:rsid w:val="00DA49B9"/>
    <w:rsid w:val="00DC1294"/>
    <w:rsid w:val="00DC13E9"/>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61143"/>
    <w:rsid w:val="00F62A91"/>
    <w:rsid w:val="00F83623"/>
    <w:rsid w:val="00FB0CE7"/>
    <w:rsid w:val="00FB662F"/>
    <w:rsid w:val="00FB6880"/>
    <w:rsid w:val="00FC0661"/>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35" Type="http://schemas.openxmlformats.org/officeDocument/2006/relationships/image" Target="media/file2e4c57457328.emf"/><Relationship Id="rId36" Type="http://schemas.openxmlformats.org/officeDocument/2006/relationships/image" Target="media/file2e4cbb27a89.emf"/><Relationship Id="rId37" Type="http://schemas.openxmlformats.org/officeDocument/2006/relationships/image" Target="media/file2e4c1e464ff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C3605-45E8-4637-83D9-8A0100128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1</TotalTime>
  <Pages>17</Pages>
  <Words>7320</Words>
  <Characters>4172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32</cp:revision>
  <dcterms:created xsi:type="dcterms:W3CDTF">2020-06-26T03:14:00Z</dcterms:created>
  <dcterms:modified xsi:type="dcterms:W3CDTF">2020-07-28T21:17: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